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Default="005F17A5">
      <w:pPr>
        <w:pStyle w:val="Title"/>
      </w:pPr>
      <w:r>
        <w:t>Response</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rsidR="00B823AA" w:rsidRDefault="005F17A5" w:rsidP="00B823AA">
          <w:pPr>
            <w:pStyle w:val="Title2"/>
          </w:pPr>
          <w:r>
            <w:t>[Author Name(s), First M. Last, Omit Titles and Degrees]</w:t>
          </w:r>
        </w:p>
      </w:sdtContent>
    </w:sdt>
    <w:p w:rsidR="00E81978" w:rsidRDefault="005F17A5"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F913D0" w:rsidRDefault="005F17A5" w:rsidP="00F913D0">
      <w:pPr>
        <w:pStyle w:val="Title"/>
      </w:pPr>
      <w:r>
        <w:lastRenderedPageBreak/>
        <w:t>Response</w:t>
      </w:r>
    </w:p>
    <w:p w:rsidR="001F4548" w:rsidRPr="001F4548" w:rsidRDefault="005F17A5" w:rsidP="001F4548">
      <w:pPr>
        <w:pStyle w:val="Heading1"/>
      </w:pPr>
      <w:r w:rsidRPr="001F4548">
        <w:t xml:space="preserve">Response to Question 1 </w:t>
      </w:r>
    </w:p>
    <w:p w:rsidR="00C429B9" w:rsidRPr="001F4548" w:rsidRDefault="005F17A5" w:rsidP="001A0382">
      <w:r w:rsidRPr="001F4548">
        <w:t xml:space="preserve">The marginal </w:t>
      </w:r>
      <w:r w:rsidR="00DA701D">
        <w:t>is</w:t>
      </w:r>
      <w:r w:rsidRPr="001F4548">
        <w:t xml:space="preserve"> the </w:t>
      </w:r>
      <w:r w:rsidR="00DA701D" w:rsidRPr="001F4548">
        <w:t>rise</w:t>
      </w:r>
      <w:r w:rsidRPr="001F4548">
        <w:t xml:space="preserve"> or </w:t>
      </w:r>
      <w:r w:rsidR="00DA701D">
        <w:t>decline</w:t>
      </w:r>
      <w:r w:rsidRPr="001F4548">
        <w:t xml:space="preserve"> in the </w:t>
      </w:r>
      <w:r w:rsidR="00DA701D" w:rsidRPr="001F4548">
        <w:t>overall</w:t>
      </w:r>
      <w:r w:rsidRPr="001F4548">
        <w:t xml:space="preserve"> cost of production if one more unit of output is increased.  </w:t>
      </w:r>
      <w:r>
        <w:t>Marginal cost is inversely related to the marginal product, as one increases other automatically decreases</w:t>
      </w:r>
      <w:r w:rsidR="001A0382">
        <w:t xml:space="preserve"> </w:t>
      </w:r>
      <w:r w:rsidR="001A0382">
        <w:fldChar w:fldCharType="begin"/>
      </w:r>
      <w:r w:rsidR="001A0382">
        <w:instrText xml:space="preserve"> ADDIN ZOTERO_ITEM CSL_CITATION {"citationID":"M5GekAbs","properties":{"formattedCitation":"(Gans, King, Stonecash, &amp; Mankiw, 2011)","plainCitation":"(Gans, King, Stonecash, &amp; Mankiw, 2011)","noteIndex":0},"citationItems":[{"id":661,"uris":["http://zotero.org/users/local/orkqtrjP/items/BMXXY42K"],"uri":["http://zotero.org/users/local/orkqtrjP/items/BMXXY42K"],"itemData":{"id":661,"type":"book","title":"Principles of economics","publisher":"Cengage Learning","ISBN":"0-17-019172-9","author":[{"family":"Gans","given":"Joshua"},{"family":"King","given":"Stephen"},{"family":"Stonecash","given":"Robin"},{"family":"Mankiw","given":"N. Gregory"}],"issued":{"date-parts":[["2011"]]}}}],"schema":"https://github.com/citation-style-language/schema/raw/master/csl-citation.json"} </w:instrText>
      </w:r>
      <w:r w:rsidR="001A0382">
        <w:fldChar w:fldCharType="separate"/>
      </w:r>
      <w:r w:rsidR="001A0382" w:rsidRPr="001A0382">
        <w:rPr>
          <w:rFonts w:ascii="Times New Roman" w:hAnsi="Times New Roman" w:cs="Times New Roman"/>
        </w:rPr>
        <w:t>(Gans, King, Stonecash, &amp; Mankiw, 2011)</w:t>
      </w:r>
      <w:r w:rsidR="001A0382">
        <w:fldChar w:fldCharType="end"/>
      </w:r>
      <w:r>
        <w:t xml:space="preserve">. The marginal cost of production </w:t>
      </w:r>
      <w:r w:rsidR="00B35639">
        <w:t>regulates</w:t>
      </w:r>
      <w:r>
        <w:t xml:space="preserve"> how much cost the company has to incur in order to produce one additional unit. The reduction in the marginal productivity of a </w:t>
      </w:r>
      <w:r w:rsidR="00B35639">
        <w:t>flexible</w:t>
      </w:r>
      <w:r>
        <w:t xml:space="preserve"> </w:t>
      </w:r>
      <w:r w:rsidR="00B35639">
        <w:t>source</w:t>
      </w:r>
      <w:r>
        <w:t xml:space="preserve"> means that each extra unit of </w:t>
      </w:r>
      <w:r w:rsidR="00B35639">
        <w:t>productivity</w:t>
      </w:r>
      <w:r>
        <w:t xml:space="preserve"> </w:t>
      </w:r>
      <w:r>
        <w:t xml:space="preserve">from each </w:t>
      </w:r>
      <w:r w:rsidR="00B35639">
        <w:t>added</w:t>
      </w:r>
      <w:r>
        <w:t xml:space="preserve"> unit of variable </w:t>
      </w:r>
      <w:r w:rsidR="00B35639">
        <w:t>source</w:t>
      </w:r>
      <w:r>
        <w:t xml:space="preserve"> is reducing or diminishing. This will result in the rise of the marginal cost of production as more of those resources will be used to increase production. Such a phenomenon can be understood from a simple example.</w:t>
      </w:r>
      <w:r>
        <w:t xml:space="preserve"> If the marginal product of the resource i.e. labor is decreasing, the company will have to pay more to each worker as compared to the number of products each of them is making. The marginal labor cost will increase as a result increasing the marginal </w:t>
      </w:r>
      <w:r w:rsidRPr="00C429B9">
        <w:t>cost</w:t>
      </w:r>
      <w:r w:rsidRPr="00C429B9">
        <w:t xml:space="preserve"> of production</w:t>
      </w:r>
      <w:r>
        <w:t>.</w:t>
      </w:r>
      <w:r w:rsidR="001A0382">
        <w:t xml:space="preserve"> </w:t>
      </w:r>
    </w:p>
    <w:p w:rsidR="001F4548" w:rsidRPr="00F913D0" w:rsidRDefault="005F17A5" w:rsidP="001F4548">
      <w:pPr>
        <w:pStyle w:val="Heading1"/>
      </w:pPr>
      <w:r>
        <w:t>Response to Question 2</w:t>
      </w:r>
    </w:p>
    <w:p w:rsidR="00E16063" w:rsidRPr="00935FA8" w:rsidRDefault="005F17A5" w:rsidP="00AF4052">
      <w:r>
        <w:t xml:space="preserve">Efficiency means full utilization of all the resources and full production. It emphasizes that all the available resources are used and they are providing maximum productivity. </w:t>
      </w:r>
      <w:r w:rsidRPr="00935FA8">
        <w:t xml:space="preserve">Efficiency </w:t>
      </w:r>
      <w:r>
        <w:t xml:space="preserve">can be of two types, </w:t>
      </w:r>
      <w:r w:rsidRPr="00935FA8">
        <w:t>product</w:t>
      </w:r>
      <w:r w:rsidRPr="00935FA8">
        <w:t>ivity efficiency, and allocative efficiency</w:t>
      </w:r>
      <w:r>
        <w:t xml:space="preserve">. Productive efficiency is about employing the least costly techniques of production </w:t>
      </w:r>
      <w:r w:rsidR="00FB7739">
        <w:t xml:space="preserve">to produce the desired outcomes. Allocative efficiency occurs when consumers’ preferences are considered and an </w:t>
      </w:r>
      <w:r w:rsidR="00AF4052">
        <w:t>ideal</w:t>
      </w:r>
      <w:r w:rsidR="00FB7739">
        <w:t xml:space="preserve"> combination of goods and services is produced</w:t>
      </w:r>
      <w:r w:rsidR="006C0540">
        <w:t xml:space="preserve"> </w:t>
      </w:r>
      <w:r w:rsidR="006C0540">
        <w:fldChar w:fldCharType="begin"/>
      </w:r>
      <w:r w:rsidR="006C0540">
        <w:instrText xml:space="preserve"> ADDIN ZOTERO_ITEM CSL_CITATION {"citationID":"AJFfLGTu","properties":{"formattedCitation":"(\\uc0\\u8220{}Allocative Efficiency | Economics Help,\\uc0\\u8221{} n.d.)","plainCitation":"(“Allocative Efficiency | Economics Help,” n.d.)","noteIndex":0},"citationItems":[{"id":662,"uris":["http://zotero.org/users/local/orkqtrjP/items/XP43IIIH"],"uri":["http://zotero.org/users/local/orkqtrjP/items/XP43IIIH"],"itemData":{"id":662,"type":"webpage","title":"Allocative Efficiency | Economics Help","URL":"https://www.economicshelp.org/blog/glossary/allocative-efficiency/","accessed":{"date-parts":[["2019",7,14]]}}}],"schema":"https://github.com/citation-style-language/schema/raw/master/csl-citation.json"} </w:instrText>
      </w:r>
      <w:r w:rsidR="006C0540">
        <w:fldChar w:fldCharType="separate"/>
      </w:r>
      <w:r w:rsidR="006C0540" w:rsidRPr="006C0540">
        <w:rPr>
          <w:rFonts w:ascii="Times New Roman" w:hAnsi="Times New Roman" w:cs="Times New Roman"/>
        </w:rPr>
        <w:t>(“Allocative Effi</w:t>
      </w:r>
      <w:bookmarkStart w:id="0" w:name="_GoBack"/>
      <w:bookmarkEnd w:id="0"/>
      <w:r w:rsidR="006C0540" w:rsidRPr="006C0540">
        <w:rPr>
          <w:rFonts w:ascii="Times New Roman" w:hAnsi="Times New Roman" w:cs="Times New Roman"/>
        </w:rPr>
        <w:t>ciency | Economics Help,” n.d.)</w:t>
      </w:r>
      <w:r w:rsidR="006C0540">
        <w:fldChar w:fldCharType="end"/>
      </w:r>
      <w:r w:rsidR="00FB7739">
        <w:t xml:space="preserve">. </w:t>
      </w:r>
      <w:r w:rsidR="002C2B48">
        <w:t xml:space="preserve">Allocative efficiency can be attained by distributing goods and services in an optimal manner. On the other hand, </w:t>
      </w:r>
      <w:r w:rsidR="006E08CC">
        <w:t xml:space="preserve">production efficiency can be achieved </w:t>
      </w:r>
      <w:r w:rsidR="009417FD">
        <w:t>when production is at its lowest point on th</w:t>
      </w:r>
      <w:r w:rsidR="00E16063">
        <w:t>e</w:t>
      </w:r>
      <w:r w:rsidR="007D494D">
        <w:t xml:space="preserve"> short run average cost curve that is </w:t>
      </w:r>
      <w:r w:rsidR="00E16063">
        <w:t xml:space="preserve">the marginal cost is </w:t>
      </w:r>
      <w:r w:rsidR="007D494D">
        <w:t>equivalent</w:t>
      </w:r>
      <w:r w:rsidR="00E16063">
        <w:t xml:space="preserve"> to marginal revenue. </w:t>
      </w:r>
    </w:p>
    <w:p w:rsidR="00935FA8" w:rsidRDefault="005F17A5" w:rsidP="00935FA8">
      <w:pPr>
        <w:pStyle w:val="Heading1"/>
      </w:pPr>
      <w:r>
        <w:lastRenderedPageBreak/>
        <w:t xml:space="preserve">References </w:t>
      </w:r>
    </w:p>
    <w:p w:rsidR="006C0540" w:rsidRPr="006C0540" w:rsidRDefault="005F17A5" w:rsidP="006C0540">
      <w:pPr>
        <w:pStyle w:val="Bibliography"/>
        <w:rPr>
          <w:rFonts w:ascii="Times New Roman" w:hAnsi="Times New Roman" w:cs="Times New Roman"/>
        </w:rPr>
      </w:pPr>
      <w:r>
        <w:rPr>
          <w:color w:val="FF0000"/>
        </w:rPr>
        <w:fldChar w:fldCharType="begin"/>
      </w:r>
      <w:r>
        <w:rPr>
          <w:color w:val="FF0000"/>
        </w:rPr>
        <w:instrText xml:space="preserve"> ADDIN ZOTERO_BIBL {"uncited":[],"omitted":[],"custom":[]} CSL_BIBLIOGRAPHY </w:instrText>
      </w:r>
      <w:r>
        <w:rPr>
          <w:color w:val="FF0000"/>
        </w:rPr>
        <w:fldChar w:fldCharType="separate"/>
      </w:r>
      <w:r w:rsidRPr="006C0540">
        <w:rPr>
          <w:rFonts w:ascii="Times New Roman" w:hAnsi="Times New Roman" w:cs="Times New Roman"/>
        </w:rPr>
        <w:t xml:space="preserve">Allocative Efficiency | Economics Help. (n.d.). Retrieved July 14, 2019, from </w:t>
      </w:r>
      <w:r w:rsidRPr="006C0540">
        <w:rPr>
          <w:rFonts w:ascii="Times New Roman" w:hAnsi="Times New Roman" w:cs="Times New Roman"/>
        </w:rPr>
        <w:t>https://www.economicshelp.org/blog/glossary/allocative-efficiency/</w:t>
      </w:r>
    </w:p>
    <w:p w:rsidR="006C0540" w:rsidRPr="006C0540" w:rsidRDefault="005F17A5" w:rsidP="006C0540">
      <w:pPr>
        <w:pStyle w:val="Bibliography"/>
        <w:rPr>
          <w:rFonts w:ascii="Times New Roman" w:hAnsi="Times New Roman" w:cs="Times New Roman"/>
        </w:rPr>
      </w:pPr>
      <w:r w:rsidRPr="006C0540">
        <w:rPr>
          <w:rFonts w:ascii="Times New Roman" w:hAnsi="Times New Roman" w:cs="Times New Roman"/>
        </w:rPr>
        <w:t xml:space="preserve">Gans, J., King, S., Stonecash, R., &amp; Mankiw, N. G. (2011). </w:t>
      </w:r>
      <w:r w:rsidRPr="006C0540">
        <w:rPr>
          <w:rFonts w:ascii="Times New Roman" w:hAnsi="Times New Roman" w:cs="Times New Roman"/>
          <w:i/>
          <w:iCs/>
        </w:rPr>
        <w:t>Principles of economics</w:t>
      </w:r>
      <w:r w:rsidRPr="006C0540">
        <w:rPr>
          <w:rFonts w:ascii="Times New Roman" w:hAnsi="Times New Roman" w:cs="Times New Roman"/>
        </w:rPr>
        <w:t>. Cengage Learning.</w:t>
      </w:r>
    </w:p>
    <w:p w:rsidR="00935FA8" w:rsidRPr="000A3398" w:rsidRDefault="005F17A5" w:rsidP="00F913D0">
      <w:pPr>
        <w:rPr>
          <w:color w:val="FF0000"/>
        </w:rPr>
      </w:pPr>
      <w:r>
        <w:rPr>
          <w:color w:val="FF0000"/>
        </w:rPr>
        <w:fldChar w:fldCharType="end"/>
      </w:r>
    </w:p>
    <w:sectPr w:rsidR="00935FA8" w:rsidRPr="000A3398">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F17A5" w:rsidRDefault="005F17A5">
      <w:pPr>
        <w:spacing w:line="240" w:lineRule="auto"/>
      </w:pPr>
      <w:r>
        <w:separator/>
      </w:r>
    </w:p>
  </w:endnote>
  <w:endnote w:type="continuationSeparator" w:id="0">
    <w:p w:rsidR="005F17A5" w:rsidRDefault="005F17A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F17A5" w:rsidRDefault="005F17A5">
      <w:pPr>
        <w:spacing w:line="240" w:lineRule="auto"/>
      </w:pPr>
      <w:r>
        <w:separator/>
      </w:r>
    </w:p>
  </w:footnote>
  <w:footnote w:type="continuationSeparator" w:id="0">
    <w:p w:rsidR="005F17A5" w:rsidRDefault="005F17A5">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5F17A5">
    <w:pPr>
      <w:pStyle w:val="Header"/>
    </w:pPr>
    <w:r w:rsidRPr="00F80872">
      <w:rPr>
        <w:rStyle w:val="Strong"/>
      </w:rPr>
      <w:t xml:space="preserve"> </w:t>
    </w:r>
    <w:r w:rsidR="00E258A7" w:rsidRPr="00E258A7">
      <w:rPr>
        <w:rStyle w:val="Strong"/>
      </w:rPr>
      <w:t xml:space="preserve">MICROECONOMICS </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AF4052">
      <w:rPr>
        <w:rStyle w:val="Strong"/>
        <w:noProof/>
      </w:rPr>
      <w:t>3</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5F17A5">
    <w:pPr>
      <w:pStyle w:val="Header"/>
      <w:rPr>
        <w:rStyle w:val="Strong"/>
      </w:rPr>
    </w:pPr>
    <w:r>
      <w:t xml:space="preserve">Running head: </w:t>
    </w:r>
    <w:r w:rsidR="00E258A7" w:rsidRPr="00E258A7">
      <w:t>MICROECONOMICS</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B35639" w:rsidRPr="00B35639">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2417CC6"/>
    <w:multiLevelType w:val="hybridMultilevel"/>
    <w:tmpl w:val="23D4C946"/>
    <w:lvl w:ilvl="0" w:tplc="5776CE64">
      <w:start w:val="1"/>
      <w:numFmt w:val="bullet"/>
      <w:lvlText w:val=""/>
      <w:lvlJc w:val="left"/>
      <w:pPr>
        <w:ind w:left="720" w:hanging="360"/>
      </w:pPr>
      <w:rPr>
        <w:rFonts w:ascii="Symbol" w:hAnsi="Symbol" w:hint="default"/>
      </w:rPr>
    </w:lvl>
    <w:lvl w:ilvl="1" w:tplc="8436A478" w:tentative="1">
      <w:start w:val="1"/>
      <w:numFmt w:val="bullet"/>
      <w:lvlText w:val="o"/>
      <w:lvlJc w:val="left"/>
      <w:pPr>
        <w:ind w:left="1440" w:hanging="360"/>
      </w:pPr>
      <w:rPr>
        <w:rFonts w:ascii="Courier New" w:hAnsi="Courier New" w:cs="Courier New" w:hint="default"/>
      </w:rPr>
    </w:lvl>
    <w:lvl w:ilvl="2" w:tplc="2D00B23E" w:tentative="1">
      <w:start w:val="1"/>
      <w:numFmt w:val="bullet"/>
      <w:lvlText w:val=""/>
      <w:lvlJc w:val="left"/>
      <w:pPr>
        <w:ind w:left="2160" w:hanging="360"/>
      </w:pPr>
      <w:rPr>
        <w:rFonts w:ascii="Wingdings" w:hAnsi="Wingdings" w:hint="default"/>
      </w:rPr>
    </w:lvl>
    <w:lvl w:ilvl="3" w:tplc="930CC858" w:tentative="1">
      <w:start w:val="1"/>
      <w:numFmt w:val="bullet"/>
      <w:lvlText w:val=""/>
      <w:lvlJc w:val="left"/>
      <w:pPr>
        <w:ind w:left="2880" w:hanging="360"/>
      </w:pPr>
      <w:rPr>
        <w:rFonts w:ascii="Symbol" w:hAnsi="Symbol" w:hint="default"/>
      </w:rPr>
    </w:lvl>
    <w:lvl w:ilvl="4" w:tplc="56F20586" w:tentative="1">
      <w:start w:val="1"/>
      <w:numFmt w:val="bullet"/>
      <w:lvlText w:val="o"/>
      <w:lvlJc w:val="left"/>
      <w:pPr>
        <w:ind w:left="3600" w:hanging="360"/>
      </w:pPr>
      <w:rPr>
        <w:rFonts w:ascii="Courier New" w:hAnsi="Courier New" w:cs="Courier New" w:hint="default"/>
      </w:rPr>
    </w:lvl>
    <w:lvl w:ilvl="5" w:tplc="4E6864F6" w:tentative="1">
      <w:start w:val="1"/>
      <w:numFmt w:val="bullet"/>
      <w:lvlText w:val=""/>
      <w:lvlJc w:val="left"/>
      <w:pPr>
        <w:ind w:left="4320" w:hanging="360"/>
      </w:pPr>
      <w:rPr>
        <w:rFonts w:ascii="Wingdings" w:hAnsi="Wingdings" w:hint="default"/>
      </w:rPr>
    </w:lvl>
    <w:lvl w:ilvl="6" w:tplc="C99A9034" w:tentative="1">
      <w:start w:val="1"/>
      <w:numFmt w:val="bullet"/>
      <w:lvlText w:val=""/>
      <w:lvlJc w:val="left"/>
      <w:pPr>
        <w:ind w:left="5040" w:hanging="360"/>
      </w:pPr>
      <w:rPr>
        <w:rFonts w:ascii="Symbol" w:hAnsi="Symbol" w:hint="default"/>
      </w:rPr>
    </w:lvl>
    <w:lvl w:ilvl="7" w:tplc="9790E692" w:tentative="1">
      <w:start w:val="1"/>
      <w:numFmt w:val="bullet"/>
      <w:lvlText w:val="o"/>
      <w:lvlJc w:val="left"/>
      <w:pPr>
        <w:ind w:left="5760" w:hanging="360"/>
      </w:pPr>
      <w:rPr>
        <w:rFonts w:ascii="Courier New" w:hAnsi="Courier New" w:cs="Courier New" w:hint="default"/>
      </w:rPr>
    </w:lvl>
    <w:lvl w:ilvl="8" w:tplc="F06C07E6" w:tentative="1">
      <w:start w:val="1"/>
      <w:numFmt w:val="bullet"/>
      <w:lvlText w:val=""/>
      <w:lvlJc w:val="left"/>
      <w:pPr>
        <w:ind w:left="648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39B5"/>
    <w:rsid w:val="00002B29"/>
    <w:rsid w:val="00063733"/>
    <w:rsid w:val="000A3398"/>
    <w:rsid w:val="000A40AE"/>
    <w:rsid w:val="000C1F77"/>
    <w:rsid w:val="000D1FD0"/>
    <w:rsid w:val="000D2DA6"/>
    <w:rsid w:val="000D3F41"/>
    <w:rsid w:val="000E04F4"/>
    <w:rsid w:val="001043B6"/>
    <w:rsid w:val="00120D8C"/>
    <w:rsid w:val="00156E81"/>
    <w:rsid w:val="001A0382"/>
    <w:rsid w:val="001D3AEE"/>
    <w:rsid w:val="001F4548"/>
    <w:rsid w:val="00235295"/>
    <w:rsid w:val="002513E9"/>
    <w:rsid w:val="00265074"/>
    <w:rsid w:val="00295816"/>
    <w:rsid w:val="00296FED"/>
    <w:rsid w:val="002A1132"/>
    <w:rsid w:val="002C1317"/>
    <w:rsid w:val="002C2B48"/>
    <w:rsid w:val="00355DCA"/>
    <w:rsid w:val="00386E26"/>
    <w:rsid w:val="003A2692"/>
    <w:rsid w:val="003D66CB"/>
    <w:rsid w:val="003F5409"/>
    <w:rsid w:val="00433274"/>
    <w:rsid w:val="00445E12"/>
    <w:rsid w:val="00461BA3"/>
    <w:rsid w:val="0046629C"/>
    <w:rsid w:val="004724D7"/>
    <w:rsid w:val="00492655"/>
    <w:rsid w:val="00507113"/>
    <w:rsid w:val="0053467A"/>
    <w:rsid w:val="0054276E"/>
    <w:rsid w:val="00551A02"/>
    <w:rsid w:val="005534FA"/>
    <w:rsid w:val="005565B4"/>
    <w:rsid w:val="005B3A43"/>
    <w:rsid w:val="005C39B5"/>
    <w:rsid w:val="005D3A03"/>
    <w:rsid w:val="005E111A"/>
    <w:rsid w:val="005E6AF9"/>
    <w:rsid w:val="005F17A5"/>
    <w:rsid w:val="005F6BDF"/>
    <w:rsid w:val="00623034"/>
    <w:rsid w:val="006A4D34"/>
    <w:rsid w:val="006C0540"/>
    <w:rsid w:val="006D33BA"/>
    <w:rsid w:val="006E08CC"/>
    <w:rsid w:val="00722BDE"/>
    <w:rsid w:val="007756A2"/>
    <w:rsid w:val="00797F6D"/>
    <w:rsid w:val="007D494D"/>
    <w:rsid w:val="008002C0"/>
    <w:rsid w:val="00803C1B"/>
    <w:rsid w:val="008B0E56"/>
    <w:rsid w:val="008C5323"/>
    <w:rsid w:val="008D477A"/>
    <w:rsid w:val="008D56D1"/>
    <w:rsid w:val="008D5F9A"/>
    <w:rsid w:val="008E036B"/>
    <w:rsid w:val="008E0F8D"/>
    <w:rsid w:val="008E3AC1"/>
    <w:rsid w:val="00906227"/>
    <w:rsid w:val="009223E3"/>
    <w:rsid w:val="00935FA8"/>
    <w:rsid w:val="009417FD"/>
    <w:rsid w:val="009A6A3B"/>
    <w:rsid w:val="009C2EAC"/>
    <w:rsid w:val="00A57C5A"/>
    <w:rsid w:val="00A92A6B"/>
    <w:rsid w:val="00AF4052"/>
    <w:rsid w:val="00B35639"/>
    <w:rsid w:val="00B4615C"/>
    <w:rsid w:val="00B566CC"/>
    <w:rsid w:val="00B823AA"/>
    <w:rsid w:val="00BA45DB"/>
    <w:rsid w:val="00BF4184"/>
    <w:rsid w:val="00C0601E"/>
    <w:rsid w:val="00C31D30"/>
    <w:rsid w:val="00C32C5C"/>
    <w:rsid w:val="00C370BD"/>
    <w:rsid w:val="00C429B9"/>
    <w:rsid w:val="00C82288"/>
    <w:rsid w:val="00C97C01"/>
    <w:rsid w:val="00CD6E39"/>
    <w:rsid w:val="00CF2711"/>
    <w:rsid w:val="00CF6E91"/>
    <w:rsid w:val="00D151D3"/>
    <w:rsid w:val="00D30337"/>
    <w:rsid w:val="00D343E0"/>
    <w:rsid w:val="00D36A91"/>
    <w:rsid w:val="00D85B68"/>
    <w:rsid w:val="00DA701D"/>
    <w:rsid w:val="00DD2AD7"/>
    <w:rsid w:val="00DF1B47"/>
    <w:rsid w:val="00E16063"/>
    <w:rsid w:val="00E258A7"/>
    <w:rsid w:val="00E6004D"/>
    <w:rsid w:val="00E718C9"/>
    <w:rsid w:val="00E76E2A"/>
    <w:rsid w:val="00E81978"/>
    <w:rsid w:val="00E93155"/>
    <w:rsid w:val="00E96000"/>
    <w:rsid w:val="00E979DD"/>
    <w:rsid w:val="00EC2620"/>
    <w:rsid w:val="00EC54E4"/>
    <w:rsid w:val="00EE5314"/>
    <w:rsid w:val="00F379B7"/>
    <w:rsid w:val="00F525FA"/>
    <w:rsid w:val="00F66B7B"/>
    <w:rsid w:val="00F805B1"/>
    <w:rsid w:val="00F80872"/>
    <w:rsid w:val="00F82768"/>
    <w:rsid w:val="00F913D0"/>
    <w:rsid w:val="00FB7739"/>
    <w:rsid w:val="00FC553F"/>
    <w:rsid w:val="00FE6AA4"/>
    <w:rsid w:val="00FF2002"/>
    <w:rsid w:val="00FF60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357F94">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357F94">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F736C"/>
    <w:rsid w:val="00182DCA"/>
    <w:rsid w:val="001B5276"/>
    <w:rsid w:val="00271548"/>
    <w:rsid w:val="00321589"/>
    <w:rsid w:val="00357F94"/>
    <w:rsid w:val="005124DB"/>
    <w:rsid w:val="005E4BEC"/>
    <w:rsid w:val="00722BDE"/>
    <w:rsid w:val="00812BE0"/>
    <w:rsid w:val="008A5213"/>
    <w:rsid w:val="009C40B7"/>
    <w:rsid w:val="00A91B7B"/>
    <w:rsid w:val="00BA48ED"/>
    <w:rsid w:val="00BA7732"/>
    <w:rsid w:val="00CC55B5"/>
    <w:rsid w:val="00CF0618"/>
    <w:rsid w:val="00FB7F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576</Words>
  <Characters>3285</Characters>
  <Application>Microsoft Office Word</Application>
  <DocSecurity>0</DocSecurity>
  <Lines>27</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revision>1</cp:revision>
  <dcterms:created xsi:type="dcterms:W3CDTF">2019-07-14T08:04:00Z</dcterms:created>
  <dcterms:modified xsi:type="dcterms:W3CDTF">2019-07-14T0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vAcJQCnl"/&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